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236AD" w:rsidRPr="007C1AA3" w:rsidRDefault="001236AD" w:rsidP="001236AD">
      <w:pPr>
        <w:jc w:val="center"/>
        <w:rPr>
          <w:rFonts w:ascii="Times New Roman" w:hAnsi="Times New Roman" w:cs="Times New Roman"/>
          <w:b/>
          <w:sz w:val="24"/>
          <w:szCs w:val="28"/>
        </w:rPr>
      </w:pPr>
      <w:r w:rsidRPr="007C1AA3">
        <w:rPr>
          <w:rFonts w:ascii="Times New Roman" w:hAnsi="Times New Roman" w:cs="Times New Roman"/>
          <w:b/>
          <w:sz w:val="28"/>
          <w:szCs w:val="28"/>
        </w:rPr>
        <w:t>DAFTAR PUSTAKA</w:t>
      </w:r>
    </w:p>
    <w:p w:rsidR="001236AD" w:rsidRDefault="001236AD" w:rsidP="001236AD">
      <w:pPr>
        <w:jc w:val="center"/>
        <w:rPr>
          <w:rFonts w:ascii="Times New Roman" w:hAnsi="Times New Roman" w:cs="Times New Roman"/>
          <w:sz w:val="24"/>
          <w:szCs w:val="28"/>
        </w:rPr>
      </w:pP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sz w:val="24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Cornellia, R., Industri, T., &amp; Simulasi, M. (2018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Analisis antrian pada loket pembuatan elektronik ktp dengan menggunakan simulasi promodel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Fram, B. (2016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PENGUKURAN LINE BALANCING DAN SIMULASI PROMODEL DI PT .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Hasad, A. (2011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Verifikasi dan validasi dalam simulasi model</w:t>
      </w:r>
      <w:r w:rsidRPr="008743EF">
        <w:rPr>
          <w:rFonts w:ascii="Times New Roman" w:hAnsi="Times New Roman" w:cs="Times New Roman"/>
          <w:noProof/>
          <w:sz w:val="24"/>
          <w:szCs w:val="24"/>
        </w:rPr>
        <w:t>. 1–17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Hosen, M. D. (2020). Reduction of Garments Bottleneck Processing Time on the Sewing Line of the Garments Industries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Journal of Textile Science &amp; Fashion Technology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3), 1–10. https://doi.org/10.33552/jtsft.2020.05.000611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Lusiani, M., Irawan, R. A., &amp; Teknologi, F. (2016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Analisis sistem antrian pada bengkel mobil menggunakan simulasi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2), 96–108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Maliki, F. (2020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KEDATANGAN PASIEN DENGAN MENGGUNAKAN METODE M / M / 2 PADA KLINIK SUKMA ANGGREK JAKARTA TIMUR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XX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Xx), 1–26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Metode, M., Chain, S., Pattiapon, M. L., Keputusan, A., Pemilihan, U., Produksi, M., Lawalata, V. O., Sistem, P., Aplikasi, I., Service, M. W. E. B., Craft, M., Maitimu, N. E., Efektifitas, M., Pupuk, P., Produktivitas, T., Buncis, T., Amba, M., Paillin, D. B., Studi, P., … Pattimura, U. (2015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Media Ilmuan dan Praktisi Teknik Industri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09</w:t>
      </w:r>
      <w:r w:rsidRPr="008743E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Mills, C. S. (2016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Simulasi sistem proses produksi di pt. jakarta cakratunggal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1), 36–46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Monoarfa, M. I., Hariyanto, Y., &amp; Rasyid, A. (2021). Analisis Penyebab bottleneck pada Aliran Produksi briquette charcoal dengan Menggunakan Diagram fishbone di PT. Saraswati Coconut Product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Jambura Industrial Review (JIREV)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1), 15–21. https://doi.org/10.37905/jirev.1.1.15-21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Perusahaan, A.---. (2020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ANALISIS PENERAPAN LINE BALANCING UNTUK MENGURANGI BOTTLENECK PROSES PRODUKSI PADA PERUSAHAAN YANG MEMPRODUKSI KOSMETIK DI BEKASI INDONESIA OLEH</w:t>
      </w:r>
      <w:r w:rsidRPr="008743E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Peter, A. B., Abdulhadi, J., Abbad, A., &amp; Mohamed, I. (2021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Design and Analysis of a Manufacturing System Using Promodel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6), 6–12. https://doi.org/10.9790/9622-1106010612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Ramadhan, M. G., Sistem, L., Teknik, J., Universitas, I., Kyai, J., No, T., Pt, I., Tyre, E., &amp; Pt, I. (2020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Teknik Industri ISSN 2622-5131 ( Online ) ISSN 1411-6340 ( Print ) Jurnal Teknik Industri ISSN 2622-5131 ( Online ) ISSN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1411-6340 ( Print ) bottleneck pada lantai produksi PT . Elangperdana Tyre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3), 283–297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Setiyaningrum, F., Hartono, E., &amp; Liquiddanu, E. (2018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Simulasi Proses Produksi Pada UMKM Kilat Makmur Menggunakan Software ARENA</w:t>
      </w:r>
      <w:r w:rsidRPr="008743EF">
        <w:rPr>
          <w:rFonts w:ascii="Times New Roman" w:hAnsi="Times New Roman" w:cs="Times New Roman"/>
          <w:noProof/>
          <w:sz w:val="24"/>
          <w:szCs w:val="24"/>
        </w:rPr>
        <w:t>. 7–8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Sonny, T., Maria, A., &amp; Asih, S. (2015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Simulasi Aliran Pasien Rawat Inap untuk Mengurangi Bottleneck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1), 20–28.</w:t>
      </w:r>
    </w:p>
    <w:p w:rsidR="001236AD" w:rsidRPr="008743EF" w:rsidRDefault="001236AD" w:rsidP="001236A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Tannady, H., Rumawan, R. E., Wilujeng, F. R., &amp; Dwinoor, G. (2019)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Analisis Produktivitas Operator Kasir Menggunakan Metode Work Sampling : Studi Kasus Gerai Chatime Mangga Besar</w:t>
      </w:r>
      <w:r w:rsidRPr="008743E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743EF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8743EF">
        <w:rPr>
          <w:rFonts w:ascii="Times New Roman" w:hAnsi="Times New Roman" w:cs="Times New Roman"/>
          <w:noProof/>
          <w:sz w:val="24"/>
          <w:szCs w:val="24"/>
        </w:rPr>
        <w:t>(2), 10–15.</w:t>
      </w:r>
    </w:p>
    <w:p w:rsidR="001236AD" w:rsidRDefault="001236AD" w:rsidP="001236AD">
      <w:pPr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fldChar w:fldCharType="end"/>
      </w:r>
    </w:p>
    <w:p w:rsidR="001236AD" w:rsidRPr="001236AD" w:rsidRDefault="001236AD">
      <w:pPr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:rsidR="0034507F" w:rsidRDefault="001236AD" w:rsidP="001236AD">
      <w: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2.65pt;height:557.75pt">
            <v:imagedata r:id="rId4" o:title="CamScanner 02-17-2023 14.43_1"/>
          </v:shape>
        </w:pict>
      </w:r>
    </w:p>
    <w:p w:rsidR="001236AD" w:rsidRDefault="001236AD">
      <w:r>
        <w:br w:type="page"/>
      </w:r>
    </w:p>
    <w:p w:rsidR="001236AD" w:rsidRDefault="001236AD" w:rsidP="001236AD">
      <w:r>
        <w:lastRenderedPageBreak/>
        <w:pict>
          <v:shape id="_x0000_i1026" type="#_x0000_t75" style="width:415.9pt;height:598.55pt">
            <v:imagedata r:id="rId5" o:title="CamScanner 02-17-2023 14.43_2"/>
          </v:shape>
        </w:pict>
      </w:r>
    </w:p>
    <w:p w:rsidR="001236AD" w:rsidRDefault="001236AD" w:rsidP="001236AD">
      <w:bookmarkStart w:id="0" w:name="_GoBack"/>
      <w:bookmarkEnd w:id="0"/>
      <w:r>
        <w:lastRenderedPageBreak/>
        <w:pict>
          <v:shape id="_x0000_i1027" type="#_x0000_t75" style="width:408.35pt;height:592.1pt">
            <v:imagedata r:id="rId6" o:title="CamScanner 02-17-2023 14.43_3"/>
          </v:shape>
        </w:pict>
      </w:r>
    </w:p>
    <w:sectPr w:rsidR="001236AD" w:rsidSect="001236AD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36AD"/>
    <w:rsid w:val="000246A8"/>
    <w:rsid w:val="001236AD"/>
    <w:rsid w:val="002A57B4"/>
    <w:rsid w:val="003345E7"/>
    <w:rsid w:val="0034507F"/>
    <w:rsid w:val="003A4DE7"/>
    <w:rsid w:val="00562CD0"/>
    <w:rsid w:val="0080140E"/>
    <w:rsid w:val="00830823"/>
    <w:rsid w:val="00862C9D"/>
    <w:rsid w:val="00D769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6A47074-5AF8-45A7-916B-B4CBA4A2DD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236A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5" Type="http://schemas.openxmlformats.org/officeDocument/2006/relationships/image" Target="media/image2.jpeg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5</Pages>
  <Words>403</Words>
  <Characters>2303</Characters>
  <Application>Microsoft Office Word</Application>
  <DocSecurity>0</DocSecurity>
  <Lines>19</Lines>
  <Paragraphs>5</Paragraphs>
  <ScaleCrop>false</ScaleCrop>
  <Company/>
  <LinksUpToDate>false</LinksUpToDate>
  <CharactersWithSpaces>27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3-02-17T07:41:00Z</dcterms:created>
  <dcterms:modified xsi:type="dcterms:W3CDTF">2023-02-17T07:47:00Z</dcterms:modified>
</cp:coreProperties>
</file>